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917491" w:rsidRDefault="001701EF" w:rsidP="001701EF">
      <w:pPr>
        <w:jc w:val="center"/>
      </w:pPr>
      <w:r>
        <w:t>EEE-6512 Image Processing and Computer Version</w:t>
      </w:r>
    </w:p>
    <w:p w:rsidR="001701EF" w:rsidRDefault="001701EF" w:rsidP="001701EF">
      <w:pPr>
        <w:jc w:val="center"/>
      </w:pPr>
      <w:r>
        <w:rPr>
          <w:rFonts w:hint="eastAsia"/>
        </w:rPr>
        <w:t>H</w:t>
      </w:r>
      <w:r>
        <w:t xml:space="preserve">omework </w:t>
      </w:r>
      <w:r>
        <w:rPr>
          <w:rFonts w:hint="eastAsia"/>
        </w:rPr>
        <w:t>#</w:t>
      </w:r>
      <w:r>
        <w:t>2</w:t>
      </w:r>
    </w:p>
    <w:p w:rsidR="001701EF" w:rsidRDefault="001701EF" w:rsidP="001701EF">
      <w:pPr>
        <w:jc w:val="center"/>
      </w:pPr>
      <w:proofErr w:type="spellStart"/>
      <w:r>
        <w:rPr>
          <w:rFonts w:hint="eastAsia"/>
        </w:rPr>
        <w:t>W</w:t>
      </w:r>
      <w:r>
        <w:t>enxuan</w:t>
      </w:r>
      <w:proofErr w:type="spellEnd"/>
      <w:r>
        <w:t xml:space="preserve"> Wang</w:t>
      </w:r>
    </w:p>
    <w:p w:rsidR="00622E12" w:rsidRDefault="00622E12" w:rsidP="001701EF">
      <w:pPr>
        <w:jc w:val="center"/>
      </w:pPr>
      <w:r>
        <w:t xml:space="preserve">UF </w:t>
      </w:r>
      <w:proofErr w:type="spellStart"/>
      <w:r>
        <w:t>gatorlink</w:t>
      </w:r>
      <w:proofErr w:type="spellEnd"/>
      <w:r>
        <w:t xml:space="preserve"> username: </w:t>
      </w:r>
      <w:proofErr w:type="spellStart"/>
      <w:r>
        <w:t>wenxuanwang</w:t>
      </w:r>
      <w:proofErr w:type="spellEnd"/>
    </w:p>
    <w:p w:rsidR="00622E12" w:rsidRDefault="00622E12" w:rsidP="001701EF">
      <w:pPr>
        <w:jc w:val="center"/>
      </w:pPr>
    </w:p>
    <w:p w:rsidR="001701EF" w:rsidRDefault="001701EF" w:rsidP="001701EF">
      <w:r>
        <w:rPr>
          <w:rFonts w:hint="eastAsia"/>
        </w:rPr>
        <w:t>2</w:t>
      </w:r>
      <w:r>
        <w:t xml:space="preserve">-4 Prob. What are </w:t>
      </w:r>
      <w:r>
        <w:rPr>
          <w:rFonts w:hint="eastAsia"/>
        </w:rPr>
        <w:t>t</w:t>
      </w:r>
      <w:r>
        <w:t>he actual names of three types of cones, which are colloquially called red, green, and blue?</w:t>
      </w:r>
    </w:p>
    <w:p w:rsidR="001701EF" w:rsidRDefault="001701EF" w:rsidP="001701EF"/>
    <w:p w:rsidR="001701EF" w:rsidRDefault="001701EF" w:rsidP="001701EF">
      <w:r>
        <w:t>Solution:</w:t>
      </w:r>
      <w:r w:rsidR="00B57A26">
        <w:t xml:space="preserve"> The three types of cones are namely L-. M-, and S-cones, which are respond to long-, middle, and short wave-length light</w:t>
      </w:r>
      <w:r w:rsidR="009956A6">
        <w:t>.</w:t>
      </w:r>
      <w:r w:rsidR="002C6C63">
        <w:fldChar w:fldCharType="begin" w:fldLock="1"/>
      </w:r>
      <w:r w:rsidR="002C6C63">
        <w:instrText>ADDIN CSL_CITATION {"citationItems":[{"id":"ITEM-1","itemData":{"DOI":"10.1887/0750303689/b319c14","ISBN":"9781285179520","author":[{"dropping-particle":"","family":"Brown","given":"B H","non-dropping-particle":"","parse-names":false,"suffix":""},{"dropping-particle":"","family":"Smallwood","given":"R H","non-dropping-particle":"","parse-names":false,"suffix":""},{"dropping-particle":"","family":"Barber","given":"D C","non-dropping-particle":"","parse-names":false,"suffix":""},{"dropping-particle":"V","family":"Lawford","given":"P","non-dropping-particle":"","parse-names":false,"suffix":""},{"dropping-particle":"","family":"Hose","given":"D R","non-dropping-particle":"","parse-names":false,"suffix":""}],"container-title":"Medical Physics and Biomedical Engineering","id":"ITEM-1","issued":{"date-parts":[["2004"]]},"title":"Image processing and analysis","type":"book"},"uris":["http://www.mendeley.com/documents/?uuid=10878e99-ef07-4f44-bbdf-84701ada8d27"]}],"mendeley":{"formattedCitation":"[1]","plainTextFormattedCitation":"[1]","previouslyFormattedCitation":"[1]"},"properties":{"noteIndex":0},"schema":"https://github.com/citation-style-language/schema/raw/master/csl-citation.json"}</w:instrText>
      </w:r>
      <w:r w:rsidR="002C6C63">
        <w:fldChar w:fldCharType="separate"/>
      </w:r>
      <w:r w:rsidR="002C6C63" w:rsidRPr="002C6C63">
        <w:rPr>
          <w:noProof/>
        </w:rPr>
        <w:t>[1]</w:t>
      </w:r>
      <w:r w:rsidR="002C6C63">
        <w:fldChar w:fldCharType="end"/>
      </w:r>
    </w:p>
    <w:p w:rsidR="001701EF" w:rsidRDefault="001701EF" w:rsidP="001701EF"/>
    <w:p w:rsidR="001701EF" w:rsidRDefault="001701EF" w:rsidP="001701EF">
      <w:r w:rsidRPr="00622E12">
        <w:rPr>
          <w:rFonts w:hint="eastAsia"/>
        </w:rPr>
        <w:t>2</w:t>
      </w:r>
      <w:r w:rsidRPr="00622E12">
        <w:t>-9 Prob. Match each term on the left with the lighting condition on the right.</w:t>
      </w:r>
    </w:p>
    <w:p w:rsidR="009956A6" w:rsidRDefault="009956A6" w:rsidP="001701EF"/>
    <w:p w:rsidR="001701EF" w:rsidRDefault="001701EF" w:rsidP="001701EF">
      <w:r>
        <w:rPr>
          <w:rFonts w:hint="eastAsia"/>
        </w:rPr>
        <w:t>S</w:t>
      </w:r>
      <w:r>
        <w:t>olution:</w:t>
      </w:r>
      <w:r w:rsidR="009956A6">
        <w:t xml:space="preserve"> Scotopic Vision – Starlight</w:t>
      </w:r>
    </w:p>
    <w:p w:rsidR="009956A6" w:rsidRDefault="009956A6" w:rsidP="001701EF">
      <w:r>
        <w:rPr>
          <w:rFonts w:hint="eastAsia"/>
        </w:rPr>
        <w:t xml:space="preserve"> </w:t>
      </w:r>
      <w:r>
        <w:t xml:space="preserve">       Mesopic Vision – Moonlight</w:t>
      </w:r>
    </w:p>
    <w:p w:rsidR="009956A6" w:rsidRDefault="009956A6" w:rsidP="001701EF">
      <w:r>
        <w:rPr>
          <w:rFonts w:hint="eastAsia"/>
        </w:rPr>
        <w:t xml:space="preserve"> </w:t>
      </w:r>
      <w:r>
        <w:t xml:space="preserve">       Photopic Vision - Sunlight</w:t>
      </w:r>
      <w:r w:rsidR="002C6C63">
        <w:fldChar w:fldCharType="begin" w:fldLock="1"/>
      </w:r>
      <w:r w:rsidR="002C6C63">
        <w:instrText>ADDIN CSL_CITATION {"citationItems":[{"id":"ITEM-1","itemData":{"DOI":"10.1887/0750303689/b319c14","ISBN":"9781285179520","author":[{"dropping-particle":"","family":"Brown","given":"B H","non-dropping-particle":"","parse-names":false,"suffix":""},{"dropping-particle":"","family":"Smallwood","given":"R H","non-dropping-particle":"","parse-names":false,"suffix":""},{"dropping-particle":"","family":"Barber","given":"D C","non-dropping-particle":"","parse-names":false,"suffix":""},{"dropping-particle":"V","family":"Lawford","given":"P","non-dropping-particle":"","parse-names":false,"suffix":""},{"dropping-particle":"","family":"Hose","given":"D R","non-dropping-particle":"","parse-names":false,"suffix":""}],"container-title":"Medical Physics and Biomedical Engineering","id":"ITEM-1","issued":{"date-parts":[["2004"]]},"title":"Image processing and analysis","type":"book"},"uris":["http://www.mendeley.com/documents/?uuid=10878e99-ef07-4f44-bbdf-84701ada8d27"]}],"mendeley":{"formattedCitation":"[1]","plainTextFormattedCitation":"[1]","previouslyFormattedCitation":"[1]"},"properties":{"noteIndex":0},"schema":"https://github.com/citation-style-language/schema/raw/master/csl-citation.json"}</w:instrText>
      </w:r>
      <w:r w:rsidR="002C6C63">
        <w:fldChar w:fldCharType="separate"/>
      </w:r>
      <w:r w:rsidR="002C6C63" w:rsidRPr="002C6C63">
        <w:rPr>
          <w:noProof/>
        </w:rPr>
        <w:t>[1]</w:t>
      </w:r>
      <w:r w:rsidR="002C6C63">
        <w:fldChar w:fldCharType="end"/>
      </w:r>
    </w:p>
    <w:p w:rsidR="001701EF" w:rsidRDefault="001701EF" w:rsidP="001701EF"/>
    <w:p w:rsidR="001701EF" w:rsidRDefault="001701EF" w:rsidP="001701EF">
      <w:r>
        <w:rPr>
          <w:rFonts w:hint="eastAsia"/>
        </w:rPr>
        <w:t>2</w:t>
      </w:r>
      <w:r>
        <w:t xml:space="preserve">-10 Prob. Cones do not work in the dark, because they are not sensitive enough. </w:t>
      </w:r>
      <w:r w:rsidR="005A79B3">
        <w:rPr>
          <w:rFonts w:hint="eastAsia"/>
        </w:rPr>
        <w:t>What</w:t>
      </w:r>
      <w:r w:rsidR="005A79B3">
        <w:t xml:space="preserve"> about the converse: Do rods produce meaningful signals in everyday well-lit conditions? Why or why not?</w:t>
      </w:r>
    </w:p>
    <w:p w:rsidR="005A79B3" w:rsidRDefault="005A79B3" w:rsidP="001701EF">
      <w:r>
        <w:rPr>
          <w:rFonts w:hint="eastAsia"/>
        </w:rPr>
        <w:t>S</w:t>
      </w:r>
      <w:r>
        <w:t>olution:</w:t>
      </w:r>
      <w:r w:rsidR="009956A6">
        <w:t xml:space="preserve"> No, </w:t>
      </w:r>
      <w:r w:rsidR="000902D1">
        <w:t>rods do not produce meaningful signals in everyday well-lit conditions. Under this condition, the rods could become “saturated” and stop work. It needs to take some minutes for cones to recover the function and restore the normal vision.</w:t>
      </w:r>
    </w:p>
    <w:p w:rsidR="005A79B3" w:rsidRDefault="005A79B3" w:rsidP="001701EF"/>
    <w:p w:rsidR="001701EF" w:rsidRDefault="001701EF" w:rsidP="001701EF">
      <w:r>
        <w:rPr>
          <w:rFonts w:hint="eastAsia"/>
        </w:rPr>
        <w:t>2</w:t>
      </w:r>
      <w:r>
        <w:t>-22</w:t>
      </w:r>
      <w:r w:rsidR="005A79B3">
        <w:t xml:space="preserve"> Prob. Describe the essential elements of a pinhole camera.</w:t>
      </w:r>
    </w:p>
    <w:p w:rsidR="00B57A26" w:rsidRDefault="00B57A26" w:rsidP="001701EF"/>
    <w:p w:rsidR="005A79B3" w:rsidRDefault="005A79B3" w:rsidP="001701EF">
      <w:r>
        <w:rPr>
          <w:rFonts w:hint="eastAsia"/>
        </w:rPr>
        <w:t>S</w:t>
      </w:r>
      <w:r>
        <w:t>olution: The essential elements are the image plane and a center of projection</w:t>
      </w:r>
      <w:r w:rsidR="00EE67FE">
        <w:t xml:space="preserve"> (Light rays from the source reflect off the surface of an object in the scene, travel through the focal point)</w:t>
      </w:r>
      <w:r>
        <w:t>.</w:t>
      </w:r>
      <w:r w:rsidR="002C6C63">
        <w:fldChar w:fldCharType="begin" w:fldLock="1"/>
      </w:r>
      <w:r w:rsidR="002C6C63">
        <w:instrText>ADDIN CSL_CITATION {"citationItems":[{"id":"ITEM-1","itemData":{"DOI":"10.1887/0750303689/b319c14","ISBN":"9781285179520","author":[{"dropping-particle":"","family":"Brown","given":"B H","non-dropping-particle":"","parse-names":false,"suffix":""},{"dropping-particle":"","family":"Smallwood","given":"R H","non-dropping-particle":"","parse-names":false,"suffix":""},{"dropping-particle":"","family":"Barber","given":"D C","non-dropping-particle":"","parse-names":false,"suffix":""},{"dropping-particle":"V","family":"Lawford","given":"P","non-dropping-particle":"","parse-names":false,"suffix":""},{"dropping-particle":"","family":"Hose","given":"D R","non-dropping-particle":"","parse-names":false,"suffix":""}],"container-title":"Medical Physics and Biomedical Engineering","id":"ITEM-1","issued":{"date-parts":[["2004"]]},"title":"Image processing and analysis","type":"book"},"uris":["http://www.mendeley.com/documents/?uuid=10878e99-ef07-4f44-bbdf-84701ada8d27"]}],"mendeley":{"formattedCitation":"[1]","plainTextFormattedCitation":"[1]","previouslyFormattedCitation":"[1]"},"properties":{"noteIndex":0},"schema":"https://github.com/citation-style-language/schema/raw/master/csl-citation.json"}</w:instrText>
      </w:r>
      <w:r w:rsidR="002C6C63">
        <w:fldChar w:fldCharType="separate"/>
      </w:r>
      <w:r w:rsidR="002C6C63" w:rsidRPr="002C6C63">
        <w:rPr>
          <w:noProof/>
        </w:rPr>
        <w:t>[1]</w:t>
      </w:r>
      <w:r w:rsidR="002C6C63">
        <w:fldChar w:fldCharType="end"/>
      </w:r>
    </w:p>
    <w:p w:rsidR="005A79B3" w:rsidRDefault="005A79B3" w:rsidP="001701EF"/>
    <w:p w:rsidR="001701EF" w:rsidRDefault="001701EF" w:rsidP="001701EF">
      <w:r>
        <w:rPr>
          <w:rFonts w:hint="eastAsia"/>
        </w:rPr>
        <w:t>2</w:t>
      </w:r>
      <w:r>
        <w:t>-24</w:t>
      </w:r>
      <w:r w:rsidR="005A79B3">
        <w:t xml:space="preserve"> Prob. Which has a longer wavelength, radio waves or X-rays? Which is more dangerous, and why?</w:t>
      </w:r>
    </w:p>
    <w:p w:rsidR="00B57A26" w:rsidRDefault="00B57A26" w:rsidP="001701EF"/>
    <w:p w:rsidR="005A79B3" w:rsidRDefault="005A79B3" w:rsidP="001701EF">
      <w:r>
        <w:rPr>
          <w:rFonts w:hint="eastAsia"/>
        </w:rPr>
        <w:t>S</w:t>
      </w:r>
      <w:r>
        <w:t xml:space="preserve">olution: </w:t>
      </w:r>
      <w:r w:rsidR="00EE67FE">
        <w:rPr>
          <w:rFonts w:hint="eastAsia"/>
        </w:rPr>
        <w:t>T</w:t>
      </w:r>
      <w:r w:rsidR="00EE67FE">
        <w:t xml:space="preserve">he wavelength of radio waves is longer. X-rays are more dangerous, because frequency is inversely related to the wavelength, and the energy is proportional to the frequency. Therefore, X-rays has a shorter wavelength, which means that its energy is more than radio waves’. </w:t>
      </w:r>
      <w:r w:rsidR="002C6C63">
        <w:fldChar w:fldCharType="begin" w:fldLock="1"/>
      </w:r>
      <w:r w:rsidR="002C6C63">
        <w:instrText>ADDIN CSL_CITATION {"citationItems":[{"id":"ITEM-1","itemData":{"DOI":"10.1887/0750303689/b319c14","ISBN":"9781285179520","author":[{"dropping-particle":"","family":"Brown","given":"B H","non-dropping-particle":"","parse-names":false,"suffix":""},{"dropping-particle":"","family":"Smallwood","given":"R H","non-dropping-particle":"","parse-names":false,"suffix":""},{"dropping-particle":"","family":"Barber","given":"D C","non-dropping-particle":"","parse-names":false,"suffix":""},{"dropping-particle":"V","family":"Lawford","given":"P","non-dropping-particle":"","parse-names":false,"suffix":""},{"dropping-particle":"","family":"Hose","given":"D R","non-dropping-particle":"","parse-names":false,"suffix":""}],"container-title":"Medical Physics and Biomedical Engineering","id":"ITEM-1","issued":{"date-parts":[["2004"]]},"title":"Image processing and analysis","type":"book"},"uris":["http://www.mendeley.com/documents/?uuid=10878e99-ef07-4f44-bbdf-84701ada8d27"]}],"mendeley":{"formattedCitation":"[1]","plainTextFormattedCitation":"[1]"},"properties":{"noteIndex":0},"schema":"https://github.com/citation-style-language/schema/raw/master/csl-citation.json"}</w:instrText>
      </w:r>
      <w:r w:rsidR="002C6C63">
        <w:fldChar w:fldCharType="separate"/>
      </w:r>
      <w:r w:rsidR="002C6C63" w:rsidRPr="002C6C63">
        <w:rPr>
          <w:noProof/>
        </w:rPr>
        <w:t>[1]</w:t>
      </w:r>
      <w:r w:rsidR="002C6C63">
        <w:fldChar w:fldCharType="end"/>
      </w:r>
    </w:p>
    <w:p w:rsidR="00EE67FE" w:rsidRDefault="00EE67FE" w:rsidP="001701EF"/>
    <w:p w:rsidR="000902D1" w:rsidRDefault="000902D1" w:rsidP="001701EF"/>
    <w:p w:rsidR="000902D1" w:rsidRDefault="000902D1" w:rsidP="001701EF"/>
    <w:p w:rsidR="000902D1" w:rsidRDefault="000902D1" w:rsidP="001701EF"/>
    <w:p w:rsidR="000902D1" w:rsidRDefault="000902D1" w:rsidP="001701EF"/>
    <w:p w:rsidR="001701EF" w:rsidRPr="00C371FE" w:rsidRDefault="00C371FE" w:rsidP="001701EF">
      <w:r w:rsidRPr="00C371FE">
        <w:lastRenderedPageBreak/>
        <w:drawing>
          <wp:inline distT="0" distB="0" distL="0" distR="0" wp14:anchorId="23465744" wp14:editId="6267A528">
            <wp:extent cx="6399178" cy="7271658"/>
            <wp:effectExtent l="0" t="0" r="1905" b="5715"/>
            <wp:docPr id="1" name="图片 1" descr="一些文字和图片的手机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一些文字和图片的手机截图&#10;&#10;描述已自动生成"/>
                    <pic:cNvPicPr/>
                  </pic:nvPicPr>
                  <pic:blipFill>
                    <a:blip r:embed="rId7"/>
                    <a:stretch>
                      <a:fillRect/>
                    </a:stretch>
                  </pic:blipFill>
                  <pic:spPr>
                    <a:xfrm>
                      <a:off x="0" y="0"/>
                      <a:ext cx="6402733" cy="7275698"/>
                    </a:xfrm>
                    <a:prstGeom prst="rect">
                      <a:avLst/>
                    </a:prstGeom>
                  </pic:spPr>
                </pic:pic>
              </a:graphicData>
            </a:graphic>
          </wp:inline>
        </w:drawing>
      </w:r>
    </w:p>
    <w:p w:rsidR="00D8352D" w:rsidRDefault="00D8352D" w:rsidP="001701EF"/>
    <w:p w:rsidR="00E51228" w:rsidRDefault="00E51228" w:rsidP="001701EF"/>
    <w:p w:rsidR="00E51228" w:rsidRDefault="00E51228" w:rsidP="001701EF"/>
    <w:p w:rsidR="00E51228" w:rsidRDefault="00E51228" w:rsidP="001701EF"/>
    <w:p w:rsidR="00C371FE" w:rsidRDefault="00C371FE" w:rsidP="001701EF">
      <w:pPr>
        <w:rPr>
          <w:rFonts w:hint="eastAsia"/>
        </w:rPr>
      </w:pPr>
      <w:r w:rsidRPr="00C371FE">
        <w:lastRenderedPageBreak/>
        <w:drawing>
          <wp:inline distT="0" distB="0" distL="0" distR="0" wp14:anchorId="2192344B" wp14:editId="3B9AA358">
            <wp:extent cx="6488748" cy="6183086"/>
            <wp:effectExtent l="0" t="0" r="1270" b="1905"/>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8"/>
                    <a:stretch>
                      <a:fillRect/>
                    </a:stretch>
                  </pic:blipFill>
                  <pic:spPr>
                    <a:xfrm>
                      <a:off x="0" y="0"/>
                      <a:ext cx="6506662" cy="6200156"/>
                    </a:xfrm>
                    <a:prstGeom prst="rect">
                      <a:avLst/>
                    </a:prstGeom>
                  </pic:spPr>
                </pic:pic>
              </a:graphicData>
            </a:graphic>
          </wp:inline>
        </w:drawing>
      </w:r>
    </w:p>
    <w:p w:rsidR="00E51228" w:rsidRDefault="00E51228" w:rsidP="001701EF"/>
    <w:p w:rsidR="00E51228" w:rsidRDefault="00E51228" w:rsidP="001701EF"/>
    <w:p w:rsidR="00E51228" w:rsidRDefault="00E51228" w:rsidP="001701EF"/>
    <w:p w:rsidR="00E51228" w:rsidRDefault="00E51228"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r w:rsidRPr="00C371FE">
        <w:lastRenderedPageBreak/>
        <w:drawing>
          <wp:inline distT="0" distB="0" distL="0" distR="0" wp14:anchorId="6E1F9DC8" wp14:editId="4A0E4ABB">
            <wp:extent cx="5320937" cy="5527246"/>
            <wp:effectExtent l="0" t="0" r="635" b="0"/>
            <wp:docPr id="4" name="图片 4" descr="文本, 信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文本, 信件&#10;&#10;描述已自动生成"/>
                    <pic:cNvPicPr/>
                  </pic:nvPicPr>
                  <pic:blipFill>
                    <a:blip r:embed="rId9"/>
                    <a:stretch>
                      <a:fillRect/>
                    </a:stretch>
                  </pic:blipFill>
                  <pic:spPr>
                    <a:xfrm>
                      <a:off x="0" y="0"/>
                      <a:ext cx="5343708" cy="5550900"/>
                    </a:xfrm>
                    <a:prstGeom prst="rect">
                      <a:avLst/>
                    </a:prstGeom>
                  </pic:spPr>
                </pic:pic>
              </a:graphicData>
            </a:graphic>
          </wp:inline>
        </w:drawing>
      </w:r>
    </w:p>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1701EF"/>
    <w:p w:rsidR="00C371FE" w:rsidRDefault="00C371FE" w:rsidP="00C371FE">
      <w:pPr>
        <w:jc w:val="center"/>
      </w:pPr>
      <w:r>
        <w:rPr>
          <w:rFonts w:hint="eastAsia"/>
        </w:rPr>
        <w:lastRenderedPageBreak/>
        <w:t>Coding</w:t>
      </w:r>
      <w:r>
        <w:t xml:space="preserve"> Section</w:t>
      </w:r>
    </w:p>
    <w:p w:rsidR="00C371FE" w:rsidRDefault="00C371FE" w:rsidP="001701EF">
      <w:proofErr w:type="spellStart"/>
      <w:r>
        <w:rPr>
          <w:rFonts w:hint="eastAsia"/>
        </w:rPr>
        <w:t>M</w:t>
      </w:r>
      <w:r>
        <w:t>yhist</w:t>
      </w:r>
      <w:proofErr w:type="spellEnd"/>
      <w:r>
        <w:t>:</w:t>
      </w:r>
    </w:p>
    <w:p w:rsidR="00C371FE" w:rsidRDefault="00C371FE" w:rsidP="001701EF">
      <w:r>
        <w:t>Output image:</w:t>
      </w:r>
      <w:r w:rsidRPr="00C371FE">
        <w:t xml:space="preserve"> </w:t>
      </w:r>
    </w:p>
    <w:p w:rsidR="00C371FE" w:rsidRDefault="00C371FE" w:rsidP="001701EF">
      <w:r>
        <w:t xml:space="preserve">Use the command: </w:t>
      </w:r>
      <w:r w:rsidRPr="00C371FE">
        <w:t xml:space="preserve">output = </w:t>
      </w:r>
      <w:proofErr w:type="spellStart"/>
      <w:r w:rsidRPr="00C371FE">
        <w:t>myhist</w:t>
      </w:r>
      <w:proofErr w:type="spellEnd"/>
      <w:r w:rsidRPr="00C371FE">
        <w:t>(</w:t>
      </w:r>
      <w:proofErr w:type="spellStart"/>
      <w:r w:rsidRPr="00C371FE">
        <w:t>imread</w:t>
      </w:r>
      <w:proofErr w:type="spellEnd"/>
      <w:r w:rsidRPr="00C371FE">
        <w:t>('gramStainPos.png'))</w:t>
      </w:r>
      <w:r>
        <w:t>, so the output image is the following:</w:t>
      </w:r>
    </w:p>
    <w:p w:rsidR="00C371FE" w:rsidRDefault="00C371FE" w:rsidP="001701EF">
      <w:r w:rsidRPr="00C371FE">
        <w:drawing>
          <wp:inline distT="0" distB="0" distL="0" distR="0" wp14:anchorId="4D762F1A" wp14:editId="7DB5EB7A">
            <wp:extent cx="4380411" cy="3316741"/>
            <wp:effectExtent l="0" t="0" r="1270" b="0"/>
            <wp:docPr id="5" name="图片 5"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表, 直方图&#10;&#10;描述已自动生成"/>
                    <pic:cNvPicPr/>
                  </pic:nvPicPr>
                  <pic:blipFill>
                    <a:blip r:embed="rId10"/>
                    <a:stretch>
                      <a:fillRect/>
                    </a:stretch>
                  </pic:blipFill>
                  <pic:spPr>
                    <a:xfrm>
                      <a:off x="0" y="0"/>
                      <a:ext cx="4407388" cy="3337167"/>
                    </a:xfrm>
                    <a:prstGeom prst="rect">
                      <a:avLst/>
                    </a:prstGeom>
                  </pic:spPr>
                </pic:pic>
              </a:graphicData>
            </a:graphic>
          </wp:inline>
        </w:drawing>
      </w:r>
    </w:p>
    <w:p w:rsidR="00C371FE" w:rsidRDefault="00C371FE" w:rsidP="001701EF">
      <w:r w:rsidRPr="00C371FE">
        <w:t xml:space="preserve">Use the command: output = </w:t>
      </w:r>
      <w:proofErr w:type="spellStart"/>
      <w:r w:rsidRPr="00C371FE">
        <w:t>myhist</w:t>
      </w:r>
      <w:proofErr w:type="spellEnd"/>
      <w:r w:rsidRPr="00C371FE">
        <w:t>(</w:t>
      </w:r>
      <w:proofErr w:type="spellStart"/>
      <w:r w:rsidRPr="00C371FE">
        <w:t>imread</w:t>
      </w:r>
      <w:proofErr w:type="spellEnd"/>
      <w:r w:rsidRPr="00C371FE">
        <w:t>('gramStain</w:t>
      </w:r>
      <w:r>
        <w:t>Neg</w:t>
      </w:r>
      <w:r w:rsidRPr="00C371FE">
        <w:t>.png')), so the output image is the following:</w:t>
      </w:r>
      <w:r w:rsidRPr="00C371FE">
        <w:t xml:space="preserve"> </w:t>
      </w:r>
    </w:p>
    <w:p w:rsidR="00C371FE" w:rsidRDefault="00C371FE" w:rsidP="001701EF">
      <w:r w:rsidRPr="00C371FE">
        <w:drawing>
          <wp:inline distT="0" distB="0" distL="0" distR="0" wp14:anchorId="25689528" wp14:editId="382ED4F5">
            <wp:extent cx="4465786" cy="3335383"/>
            <wp:effectExtent l="0" t="0" r="5080" b="5080"/>
            <wp:docPr id="6" name="图片 6"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表, 直方图&#10;&#10;描述已自动生成"/>
                    <pic:cNvPicPr/>
                  </pic:nvPicPr>
                  <pic:blipFill>
                    <a:blip r:embed="rId11"/>
                    <a:stretch>
                      <a:fillRect/>
                    </a:stretch>
                  </pic:blipFill>
                  <pic:spPr>
                    <a:xfrm>
                      <a:off x="0" y="0"/>
                      <a:ext cx="4493096" cy="3355780"/>
                    </a:xfrm>
                    <a:prstGeom prst="rect">
                      <a:avLst/>
                    </a:prstGeom>
                  </pic:spPr>
                </pic:pic>
              </a:graphicData>
            </a:graphic>
          </wp:inline>
        </w:drawing>
      </w:r>
    </w:p>
    <w:p w:rsidR="00C371FE" w:rsidRDefault="00C371FE" w:rsidP="00C371FE">
      <w:r w:rsidRPr="00C371FE">
        <w:lastRenderedPageBreak/>
        <w:t xml:space="preserve">Use the command: output = </w:t>
      </w:r>
      <w:proofErr w:type="spellStart"/>
      <w:r w:rsidRPr="00C371FE">
        <w:t>myhist</w:t>
      </w:r>
      <w:proofErr w:type="spellEnd"/>
      <w:r w:rsidRPr="00C371FE">
        <w:t>(</w:t>
      </w:r>
      <w:proofErr w:type="spellStart"/>
      <w:r w:rsidRPr="00C371FE">
        <w:t>imread</w:t>
      </w:r>
      <w:proofErr w:type="spellEnd"/>
      <w:r w:rsidRPr="00C371FE">
        <w:t>('gramStain</w:t>
      </w:r>
      <w:r>
        <w:t>Mix</w:t>
      </w:r>
      <w:r w:rsidRPr="00C371FE">
        <w:t xml:space="preserve">.png')), so the output image is the following: </w:t>
      </w:r>
    </w:p>
    <w:p w:rsidR="00C371FE" w:rsidRDefault="00C371FE" w:rsidP="001701EF">
      <w:r w:rsidRPr="00C371FE">
        <w:drawing>
          <wp:inline distT="0" distB="0" distL="0" distR="0" wp14:anchorId="7C9A07C7" wp14:editId="7B0617CD">
            <wp:extent cx="4503556" cy="3361509"/>
            <wp:effectExtent l="0" t="0" r="5080" b="4445"/>
            <wp:docPr id="7" name="图片 7"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图表, 直方图&#10;&#10;描述已自动生成"/>
                    <pic:cNvPicPr/>
                  </pic:nvPicPr>
                  <pic:blipFill>
                    <a:blip r:embed="rId12"/>
                    <a:stretch>
                      <a:fillRect/>
                    </a:stretch>
                  </pic:blipFill>
                  <pic:spPr>
                    <a:xfrm>
                      <a:off x="0" y="0"/>
                      <a:ext cx="4522724" cy="3375816"/>
                    </a:xfrm>
                    <a:prstGeom prst="rect">
                      <a:avLst/>
                    </a:prstGeom>
                  </pic:spPr>
                </pic:pic>
              </a:graphicData>
            </a:graphic>
          </wp:inline>
        </w:drawing>
      </w:r>
    </w:p>
    <w:p w:rsidR="00C371FE" w:rsidRDefault="00C371FE" w:rsidP="001701EF">
      <w:r w:rsidRPr="00C371FE">
        <w:t xml:space="preserve">programming question: </w:t>
      </w:r>
      <w:proofErr w:type="spellStart"/>
      <w:r w:rsidRPr="00C371FE">
        <w:t>myhist</w:t>
      </w:r>
      <w:proofErr w:type="spellEnd"/>
      <w:r w:rsidRPr="00C371FE">
        <w:t xml:space="preserve"> image inferences</w:t>
      </w:r>
    </w:p>
    <w:p w:rsidR="00000ADB" w:rsidRDefault="00000ADB" w:rsidP="001701EF">
      <w:pPr>
        <w:rPr>
          <w:rFonts w:hint="eastAsia"/>
        </w:rPr>
      </w:pPr>
      <w:r>
        <w:rPr>
          <w:rFonts w:hint="eastAsia"/>
        </w:rPr>
        <w:t>F</w:t>
      </w:r>
      <w:r>
        <w:t>rom the histogram of the image, we know that if the pixel value is closed to 0, it means darkness. Instead, if the pixel value is closed to 255, it means the brightness. From the picture provided by the question, we know that the positive cell seems dark.</w:t>
      </w:r>
    </w:p>
    <w:p w:rsidR="00C371FE" w:rsidRDefault="00C371FE" w:rsidP="001701EF">
      <w:r>
        <w:t xml:space="preserve">Ans: </w:t>
      </w:r>
      <w:r w:rsidR="00000ADB">
        <w:t xml:space="preserve">As the pixel values located between 0 and 50, the y-label (which means the numbers of each single value) is high, so there are many </w:t>
      </w:r>
      <w:r w:rsidR="00691D05">
        <w:t xml:space="preserve">dark </w:t>
      </w:r>
      <w:r w:rsidR="00000ADB">
        <w:rPr>
          <w:rFonts w:hint="eastAsia"/>
        </w:rPr>
        <w:t>s</w:t>
      </w:r>
      <w:r w:rsidR="00000ADB">
        <w:t xml:space="preserve">pots. The color of positive bacteria is dark, so that means that there are much positive bacteria in the image. As for the </w:t>
      </w:r>
      <w:r w:rsidR="00000ADB">
        <w:rPr>
          <w:rFonts w:hint="eastAsia"/>
        </w:rPr>
        <w:t>peak</w:t>
      </w:r>
      <w:r w:rsidR="00000ADB">
        <w:t xml:space="preserve"> around 200, there may be the noise.</w:t>
      </w:r>
    </w:p>
    <w:p w:rsidR="00000ADB" w:rsidRDefault="00000ADB" w:rsidP="00000ADB">
      <w:r>
        <w:t xml:space="preserve">In the image </w:t>
      </w:r>
      <w:r w:rsidRPr="00C371FE">
        <w:t>gramStain</w:t>
      </w:r>
      <w:r>
        <w:t>Neg</w:t>
      </w:r>
      <w:r w:rsidRPr="00C371FE">
        <w:t>.png</w:t>
      </w:r>
      <w:r>
        <w:t xml:space="preserve">, as </w:t>
      </w:r>
      <w:r>
        <w:t xml:space="preserve">the pixel values located between </w:t>
      </w:r>
      <w:r>
        <w:t>150</w:t>
      </w:r>
      <w:r>
        <w:t xml:space="preserve"> and </w:t>
      </w:r>
      <w:r>
        <w:t>200</w:t>
      </w:r>
      <w:r>
        <w:t>, the y-label (which means the numbers of each single value) is high</w:t>
      </w:r>
      <w:r>
        <w:t xml:space="preserve">. </w:t>
      </w:r>
      <w:r>
        <w:t xml:space="preserve">The color of </w:t>
      </w:r>
      <w:r>
        <w:t xml:space="preserve">negative </w:t>
      </w:r>
      <w:r>
        <w:t xml:space="preserve">bacteria is </w:t>
      </w:r>
      <w:r>
        <w:t>bright</w:t>
      </w:r>
      <w:r>
        <w:t xml:space="preserve">, so that means that there are much </w:t>
      </w:r>
      <w:r>
        <w:t>negative</w:t>
      </w:r>
      <w:r>
        <w:t xml:space="preserve"> bacteria in the image. </w:t>
      </w:r>
    </w:p>
    <w:p w:rsidR="00000ADB" w:rsidRDefault="00000ADB" w:rsidP="00000ADB">
      <w:r>
        <w:t xml:space="preserve">In the image </w:t>
      </w:r>
      <w:r w:rsidRPr="00C371FE">
        <w:t>gramStain</w:t>
      </w:r>
      <w:r>
        <w:t>MIx</w:t>
      </w:r>
      <w:r w:rsidRPr="00C371FE">
        <w:t>.png</w:t>
      </w:r>
      <w:r>
        <w:t xml:space="preserve">, </w:t>
      </w:r>
      <w:r w:rsidR="00117722">
        <w:t xml:space="preserve">the image seems to be added from </w:t>
      </w:r>
      <w:proofErr w:type="spellStart"/>
      <w:r w:rsidR="00117722">
        <w:t>gramStainNeg</w:t>
      </w:r>
      <w:proofErr w:type="spellEnd"/>
      <w:r w:rsidR="00117722">
        <w:t xml:space="preserve"> and </w:t>
      </w:r>
      <w:proofErr w:type="spellStart"/>
      <w:r w:rsidR="00117722">
        <w:t>gramStainMix</w:t>
      </w:r>
      <w:proofErr w:type="spellEnd"/>
      <w:r w:rsidR="00117722">
        <w:t>. The peak value</w:t>
      </w:r>
      <w:r w:rsidR="00691D05">
        <w:t>s</w:t>
      </w:r>
      <w:r w:rsidR="00117722">
        <w:t xml:space="preserve"> exist</w:t>
      </w:r>
      <w:r w:rsidR="00117722">
        <w:rPr>
          <w:rFonts w:hint="eastAsia"/>
        </w:rPr>
        <w:t xml:space="preserve"> </w:t>
      </w:r>
      <w:r w:rsidR="00117722">
        <w:t>from both 0-50 and 150-200, so there are many negative and positive bacteria in the image.</w:t>
      </w:r>
    </w:p>
    <w:p w:rsidR="00000ADB" w:rsidRDefault="00000ADB" w:rsidP="00000ADB"/>
    <w:p w:rsidR="00000ADB" w:rsidRPr="00000ADB" w:rsidRDefault="00000ADB" w:rsidP="001701EF"/>
    <w:p w:rsidR="00000ADB" w:rsidRDefault="00000ADB" w:rsidP="001701EF"/>
    <w:p w:rsidR="00353DC1" w:rsidRDefault="00353DC1" w:rsidP="001701EF"/>
    <w:p w:rsidR="00353DC1" w:rsidRDefault="00353DC1" w:rsidP="001701EF"/>
    <w:p w:rsidR="00353DC1" w:rsidRDefault="00353DC1" w:rsidP="001701EF"/>
    <w:p w:rsidR="00353DC1" w:rsidRDefault="00353DC1" w:rsidP="001701EF"/>
    <w:p w:rsidR="00353DC1" w:rsidRDefault="00353DC1" w:rsidP="001701EF"/>
    <w:p w:rsidR="00353DC1" w:rsidRDefault="00353DC1" w:rsidP="001701EF">
      <w:proofErr w:type="spellStart"/>
      <w:r w:rsidRPr="00353DC1">
        <w:lastRenderedPageBreak/>
        <w:t>M</w:t>
      </w:r>
      <w:r w:rsidRPr="00353DC1">
        <w:t>yquantize</w:t>
      </w:r>
      <w:proofErr w:type="spellEnd"/>
      <w:r>
        <w:t>:</w:t>
      </w:r>
    </w:p>
    <w:p w:rsidR="00353DC1" w:rsidRDefault="00353DC1" w:rsidP="00353DC1">
      <w:r>
        <w:t>Output image:</w:t>
      </w:r>
      <w:r w:rsidRPr="00C371FE">
        <w:t xml:space="preserve"> </w:t>
      </w:r>
    </w:p>
    <w:p w:rsidR="00353DC1" w:rsidRDefault="00353DC1" w:rsidP="001701EF">
      <w:pPr>
        <w:rPr>
          <w:rFonts w:hint="eastAsia"/>
        </w:rPr>
      </w:pPr>
      <w:r>
        <w:t xml:space="preserve">Use the command: </w:t>
      </w:r>
      <w:r w:rsidRPr="00C371FE">
        <w:t xml:space="preserve">output = </w:t>
      </w:r>
      <w:r w:rsidRPr="00353DC1">
        <w:t xml:space="preserve">output = </w:t>
      </w:r>
      <w:proofErr w:type="spellStart"/>
      <w:r w:rsidRPr="00353DC1">
        <w:t>myquantize</w:t>
      </w:r>
      <w:proofErr w:type="spellEnd"/>
      <w:r w:rsidRPr="00353DC1">
        <w:t>(</w:t>
      </w:r>
      <w:proofErr w:type="spellStart"/>
      <w:r w:rsidRPr="00353DC1">
        <w:t>imread</w:t>
      </w:r>
      <w:proofErr w:type="spellEnd"/>
      <w:r w:rsidRPr="00353DC1">
        <w:t>('avengers.png'</w:t>
      </w:r>
      <w:proofErr w:type="gramStart"/>
      <w:r w:rsidRPr="00353DC1">
        <w:t>),</w:t>
      </w:r>
      <w:proofErr w:type="spellStart"/>
      <w:r w:rsidRPr="00353DC1">
        <w:t>quant</w:t>
      </w:r>
      <w:proofErr w:type="gramEnd"/>
      <w:r w:rsidRPr="00353DC1">
        <w:t>_num</w:t>
      </w:r>
      <w:proofErr w:type="spellEnd"/>
      <w:r w:rsidRPr="00353DC1">
        <w:t>)</w:t>
      </w:r>
      <w:r>
        <w:t>, so the output image is the following:</w:t>
      </w:r>
    </w:p>
    <w:p w:rsidR="00353DC1" w:rsidRDefault="00353DC1" w:rsidP="001701EF">
      <w:pPr>
        <w:rPr>
          <w:rFonts w:hint="eastAsia"/>
        </w:rPr>
      </w:pPr>
      <w:proofErr w:type="spellStart"/>
      <w:r>
        <w:t>Quant_num</w:t>
      </w:r>
      <w:proofErr w:type="spellEnd"/>
      <w:r>
        <w:t xml:space="preserve"> = 4</w:t>
      </w:r>
    </w:p>
    <w:p w:rsidR="00353DC1" w:rsidRDefault="00353DC1" w:rsidP="001701EF">
      <w:pPr>
        <w:rPr>
          <w:rFonts w:hint="eastAsia"/>
        </w:rPr>
      </w:pPr>
      <w:r w:rsidRPr="00353DC1">
        <w:drawing>
          <wp:inline distT="0" distB="0" distL="0" distR="0" wp14:anchorId="6E704D09" wp14:editId="2DC551B3">
            <wp:extent cx="5486400" cy="1939925"/>
            <wp:effectExtent l="0" t="0" r="0" b="1270"/>
            <wp:docPr id="8" name="图片 8" descr="图片包含 照片, 男人, 人们, 对着&#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片包含 照片, 男人, 人们, 对着&#10;&#10;描述已自动生成"/>
                    <pic:cNvPicPr/>
                  </pic:nvPicPr>
                  <pic:blipFill>
                    <a:blip r:embed="rId13"/>
                    <a:stretch>
                      <a:fillRect/>
                    </a:stretch>
                  </pic:blipFill>
                  <pic:spPr>
                    <a:xfrm>
                      <a:off x="0" y="0"/>
                      <a:ext cx="5486400" cy="1939925"/>
                    </a:xfrm>
                    <a:prstGeom prst="rect">
                      <a:avLst/>
                    </a:prstGeom>
                  </pic:spPr>
                </pic:pic>
              </a:graphicData>
            </a:graphic>
          </wp:inline>
        </w:drawing>
      </w:r>
    </w:p>
    <w:p w:rsidR="00353DC1" w:rsidRDefault="00353DC1" w:rsidP="00353DC1">
      <w:pPr>
        <w:rPr>
          <w:rFonts w:hint="eastAsia"/>
        </w:rPr>
      </w:pPr>
      <w:proofErr w:type="spellStart"/>
      <w:r>
        <w:t>Quant_num</w:t>
      </w:r>
      <w:proofErr w:type="spellEnd"/>
      <w:r>
        <w:t xml:space="preserve"> = </w:t>
      </w:r>
      <w:r>
        <w:t>8</w:t>
      </w:r>
    </w:p>
    <w:p w:rsidR="00353DC1" w:rsidRDefault="00353DC1" w:rsidP="001701EF">
      <w:pPr>
        <w:rPr>
          <w:rFonts w:hint="eastAsia"/>
        </w:rPr>
      </w:pPr>
      <w:r w:rsidRPr="00353DC1">
        <w:drawing>
          <wp:inline distT="0" distB="0" distL="0" distR="0" wp14:anchorId="13370099" wp14:editId="7067CF40">
            <wp:extent cx="5486400" cy="1967230"/>
            <wp:effectExtent l="0" t="0" r="0" b="1270"/>
            <wp:docPr id="9" name="图片 9" descr="图片包含 户外, 照片, 一群, 站&#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片包含 户外, 照片, 一群, 站&#10;&#10;描述已自动生成"/>
                    <pic:cNvPicPr/>
                  </pic:nvPicPr>
                  <pic:blipFill>
                    <a:blip r:embed="rId14"/>
                    <a:stretch>
                      <a:fillRect/>
                    </a:stretch>
                  </pic:blipFill>
                  <pic:spPr>
                    <a:xfrm>
                      <a:off x="0" y="0"/>
                      <a:ext cx="5486400" cy="1967230"/>
                    </a:xfrm>
                    <a:prstGeom prst="rect">
                      <a:avLst/>
                    </a:prstGeom>
                  </pic:spPr>
                </pic:pic>
              </a:graphicData>
            </a:graphic>
          </wp:inline>
        </w:drawing>
      </w:r>
    </w:p>
    <w:p w:rsidR="00353DC1" w:rsidRDefault="00353DC1" w:rsidP="00353DC1">
      <w:pPr>
        <w:rPr>
          <w:rFonts w:hint="eastAsia"/>
        </w:rPr>
      </w:pPr>
      <w:proofErr w:type="spellStart"/>
      <w:r>
        <w:t>Quant_num</w:t>
      </w:r>
      <w:proofErr w:type="spellEnd"/>
      <w:r>
        <w:t xml:space="preserve"> = </w:t>
      </w:r>
      <w:r>
        <w:t>32</w:t>
      </w:r>
    </w:p>
    <w:p w:rsidR="00353DC1" w:rsidRDefault="00353DC1" w:rsidP="001701EF">
      <w:pPr>
        <w:rPr>
          <w:rFonts w:hint="eastAsia"/>
        </w:rPr>
      </w:pPr>
      <w:r w:rsidRPr="00353DC1">
        <w:drawing>
          <wp:inline distT="0" distB="0" distL="0" distR="0" wp14:anchorId="19733CBD" wp14:editId="6CB9A0CA">
            <wp:extent cx="5486400" cy="1903730"/>
            <wp:effectExtent l="0" t="0" r="0" b="1270"/>
            <wp:docPr id="10" name="图片 10" descr="图片包含 照片, 户外, 站, 一群&#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片包含 照片, 户外, 站, 一群&#10;&#10;描述已自动生成"/>
                    <pic:cNvPicPr/>
                  </pic:nvPicPr>
                  <pic:blipFill>
                    <a:blip r:embed="rId15"/>
                    <a:stretch>
                      <a:fillRect/>
                    </a:stretch>
                  </pic:blipFill>
                  <pic:spPr>
                    <a:xfrm>
                      <a:off x="0" y="0"/>
                      <a:ext cx="5486400" cy="1903730"/>
                    </a:xfrm>
                    <a:prstGeom prst="rect">
                      <a:avLst/>
                    </a:prstGeom>
                  </pic:spPr>
                </pic:pic>
              </a:graphicData>
            </a:graphic>
          </wp:inline>
        </w:drawing>
      </w:r>
    </w:p>
    <w:p w:rsidR="00353DC1" w:rsidRDefault="00353DC1" w:rsidP="001701EF">
      <w:proofErr w:type="spellStart"/>
      <w:r w:rsidRPr="00353DC1">
        <w:t>Quant_num</w:t>
      </w:r>
      <w:proofErr w:type="spellEnd"/>
      <w:r w:rsidRPr="00353DC1">
        <w:t xml:space="preserve"> = </w:t>
      </w:r>
      <w:r>
        <w:t>128</w:t>
      </w:r>
    </w:p>
    <w:p w:rsidR="00353DC1" w:rsidRDefault="00353DC1" w:rsidP="001701EF">
      <w:r w:rsidRPr="00353DC1">
        <w:lastRenderedPageBreak/>
        <w:drawing>
          <wp:inline distT="0" distB="0" distL="0" distR="0" wp14:anchorId="0843AC14" wp14:editId="38CC61FA">
            <wp:extent cx="5486400" cy="1957070"/>
            <wp:effectExtent l="0" t="0" r="0" b="0"/>
            <wp:docPr id="11" name="图片 11" descr="图片包含 照片, 户外, 一群, 男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片包含 照片, 户外, 一群, 男人&#10;&#10;描述已自动生成"/>
                    <pic:cNvPicPr/>
                  </pic:nvPicPr>
                  <pic:blipFill>
                    <a:blip r:embed="rId16"/>
                    <a:stretch>
                      <a:fillRect/>
                    </a:stretch>
                  </pic:blipFill>
                  <pic:spPr>
                    <a:xfrm>
                      <a:off x="0" y="0"/>
                      <a:ext cx="5486400" cy="1957070"/>
                    </a:xfrm>
                    <a:prstGeom prst="rect">
                      <a:avLst/>
                    </a:prstGeom>
                  </pic:spPr>
                </pic:pic>
              </a:graphicData>
            </a:graphic>
          </wp:inline>
        </w:drawing>
      </w:r>
    </w:p>
    <w:p w:rsidR="005A6878" w:rsidRDefault="005A6878" w:rsidP="001701EF"/>
    <w:p w:rsidR="005A6878" w:rsidRDefault="005A6878" w:rsidP="001701EF">
      <w:r>
        <w:t>Analyze:</w:t>
      </w:r>
    </w:p>
    <w:p w:rsidR="005A6878" w:rsidRDefault="002C6C63" w:rsidP="001701EF">
      <w:r>
        <w:rPr>
          <w:rFonts w:hint="eastAsia"/>
        </w:rPr>
        <w:t>W</w:t>
      </w:r>
      <w:r>
        <w:t xml:space="preserve">hen the </w:t>
      </w:r>
      <w:proofErr w:type="spellStart"/>
      <w:r>
        <w:t>quan_num</w:t>
      </w:r>
      <w:proofErr w:type="spellEnd"/>
      <w:r>
        <w:t xml:space="preserve"> is small, the difference between the original one the processed one can be more obvious. You can see that when the </w:t>
      </w:r>
      <w:proofErr w:type="spellStart"/>
      <w:r>
        <w:t>quan_num</w:t>
      </w:r>
      <w:proofErr w:type="spellEnd"/>
      <w:r>
        <w:t xml:space="preserve"> is big like 128, the difference can be small. I think that t</w:t>
      </w:r>
      <w:r w:rsidRPr="002C6C63">
        <w:t xml:space="preserve">he </w:t>
      </w:r>
      <w:r>
        <w:t xml:space="preserve">smaller </w:t>
      </w:r>
      <w:r w:rsidRPr="002C6C63">
        <w:rPr>
          <w:rFonts w:hint="eastAsia"/>
        </w:rPr>
        <w:t>n</w:t>
      </w:r>
      <w:r w:rsidRPr="002C6C63">
        <w:t>umber of gray levels</w:t>
      </w:r>
      <w:r>
        <w:t xml:space="preserve"> are, the more details the processed image can lose,</w:t>
      </w:r>
    </w:p>
    <w:p w:rsidR="005A6878" w:rsidRDefault="005A6878" w:rsidP="001701EF"/>
    <w:p w:rsidR="005A6878" w:rsidRDefault="005A6878" w:rsidP="001701EF"/>
    <w:p w:rsidR="005A6878" w:rsidRDefault="005A6878" w:rsidP="001701EF">
      <w:pPr>
        <w:rPr>
          <w:rFonts w:hint="eastAsia"/>
        </w:rPr>
      </w:pPr>
    </w:p>
    <w:p w:rsidR="005A6878" w:rsidRDefault="005A6878" w:rsidP="001701EF">
      <w:pPr>
        <w:rPr>
          <w:rFonts w:hint="eastAsia"/>
        </w:rPr>
      </w:pPr>
    </w:p>
    <w:p w:rsidR="00353DC1" w:rsidRDefault="00353DC1" w:rsidP="001701EF">
      <w:r>
        <w:rPr>
          <w:rFonts w:hint="eastAsia"/>
        </w:rPr>
        <w:t>Ex</w:t>
      </w:r>
      <w:r>
        <w:t>planation of my code:</w:t>
      </w:r>
    </w:p>
    <w:p w:rsidR="00353DC1" w:rsidRDefault="00353DC1" w:rsidP="001701EF">
      <w:r w:rsidRPr="00353DC1">
        <w:drawing>
          <wp:inline distT="0" distB="0" distL="0" distR="0" wp14:anchorId="75DF38BD" wp14:editId="305F7325">
            <wp:extent cx="5486400" cy="2258695"/>
            <wp:effectExtent l="0" t="0" r="0" b="1905"/>
            <wp:docPr id="12" name="图片 12" descr="文本, 信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文本, 信件&#10;&#10;描述已自动生成"/>
                    <pic:cNvPicPr/>
                  </pic:nvPicPr>
                  <pic:blipFill>
                    <a:blip r:embed="rId17"/>
                    <a:stretch>
                      <a:fillRect/>
                    </a:stretch>
                  </pic:blipFill>
                  <pic:spPr>
                    <a:xfrm>
                      <a:off x="0" y="0"/>
                      <a:ext cx="5486400" cy="2258695"/>
                    </a:xfrm>
                    <a:prstGeom prst="rect">
                      <a:avLst/>
                    </a:prstGeom>
                  </pic:spPr>
                </pic:pic>
              </a:graphicData>
            </a:graphic>
          </wp:inline>
        </w:drawing>
      </w:r>
    </w:p>
    <w:p w:rsidR="00353DC1" w:rsidRDefault="005A6878" w:rsidP="00353DC1">
      <w:r>
        <w:t xml:space="preserve">The function I establish use two input: an image matrix and a scalar variable: </w:t>
      </w:r>
      <w:proofErr w:type="spellStart"/>
      <w:r>
        <w:t>quant_num</w:t>
      </w:r>
      <w:proofErr w:type="spellEnd"/>
      <w:r>
        <w:t>.</w:t>
      </w:r>
    </w:p>
    <w:p w:rsidR="005A6878" w:rsidRDefault="005A6878" w:rsidP="00353DC1">
      <w:r>
        <w:rPr>
          <w:rFonts w:hint="eastAsia"/>
        </w:rPr>
        <w:t>F</w:t>
      </w:r>
      <w:r>
        <w:t>irstly, we should transform the input matrix into double type. And then, it is the most important one. We should first get the interval and use the floor function to get the lower bound of all the values of the matrix. (For example, all the values in one interval should be set into the point on the lower bound). Then, we should let the interval multipl</w:t>
      </w:r>
      <w:r w:rsidR="002C6C63">
        <w:rPr>
          <w:rFonts w:hint="eastAsia"/>
        </w:rPr>
        <w:t>y</w:t>
      </w:r>
      <w:r>
        <w:t xml:space="preserve"> the result after floor function. Finally, we get the integer value.</w:t>
      </w:r>
    </w:p>
    <w:p w:rsidR="002C6C63" w:rsidRDefault="002C6C63" w:rsidP="00353DC1"/>
    <w:p w:rsidR="002C6C63" w:rsidRDefault="002C6C63" w:rsidP="00353DC1"/>
    <w:p w:rsidR="002C6C63" w:rsidRDefault="002C6C63" w:rsidP="00353DC1"/>
    <w:p w:rsidR="002C6C63" w:rsidRDefault="002C6C63" w:rsidP="002C6C63">
      <w:pPr>
        <w:jc w:val="center"/>
      </w:pPr>
      <w:r>
        <w:rPr>
          <w:rFonts w:hint="eastAsia"/>
        </w:rPr>
        <w:lastRenderedPageBreak/>
        <w:t>Referenc</w:t>
      </w:r>
      <w:r>
        <w:t>e</w:t>
      </w:r>
    </w:p>
    <w:p w:rsidR="002C6C63" w:rsidRPr="002C6C63" w:rsidRDefault="002C6C63" w:rsidP="002C6C63">
      <w:pPr>
        <w:autoSpaceDE w:val="0"/>
        <w:autoSpaceDN w:val="0"/>
        <w:adjustRightInd w:val="0"/>
        <w:ind w:left="640" w:hanging="640"/>
        <w:jc w:val="left"/>
        <w:rPr>
          <w:rFonts w:ascii="DengXian" w:eastAsia="DengXian" w:hAnsi="DengXian"/>
          <w:noProof/>
          <w:sz w:val="20"/>
        </w:rPr>
      </w:pPr>
      <w:r>
        <w:fldChar w:fldCharType="begin" w:fldLock="1"/>
      </w:r>
      <w:r>
        <w:instrText xml:space="preserve">ADDIN Mendeley Bibliography CSL_BIBLIOGRAPHY </w:instrText>
      </w:r>
      <w:r>
        <w:fldChar w:fldCharType="separate"/>
      </w:r>
      <w:r w:rsidRPr="002C6C63">
        <w:rPr>
          <w:rFonts w:ascii="DengXian" w:eastAsia="DengXian" w:hAnsi="DengXian" w:cs="Times New Roman"/>
          <w:noProof/>
          <w:kern w:val="0"/>
          <w:sz w:val="20"/>
        </w:rPr>
        <w:t>[1]</w:t>
      </w:r>
      <w:r w:rsidRPr="002C6C63">
        <w:rPr>
          <w:rFonts w:ascii="DengXian" w:eastAsia="DengXian" w:hAnsi="DengXian" w:cs="Times New Roman"/>
          <w:noProof/>
          <w:kern w:val="0"/>
          <w:sz w:val="20"/>
        </w:rPr>
        <w:tab/>
        <w:t xml:space="preserve">B. H. Brown, R. H. Smallwood, D. C. Barber, P. V Lawford, and D. R. Hose, </w:t>
      </w:r>
      <w:r w:rsidRPr="002C6C63">
        <w:rPr>
          <w:rFonts w:ascii="DengXian" w:eastAsia="DengXian" w:hAnsi="DengXian" w:cs="Times New Roman"/>
          <w:i/>
          <w:iCs/>
          <w:noProof/>
          <w:kern w:val="0"/>
          <w:sz w:val="20"/>
        </w:rPr>
        <w:t>Image processing and analysis</w:t>
      </w:r>
      <w:r w:rsidRPr="002C6C63">
        <w:rPr>
          <w:rFonts w:ascii="DengXian" w:eastAsia="DengXian" w:hAnsi="DengXian" w:cs="Times New Roman"/>
          <w:noProof/>
          <w:kern w:val="0"/>
          <w:sz w:val="20"/>
        </w:rPr>
        <w:t>. 2004.</w:t>
      </w:r>
    </w:p>
    <w:p w:rsidR="002C6C63" w:rsidRPr="00353DC1" w:rsidRDefault="002C6C63" w:rsidP="002C6C63">
      <w:pPr>
        <w:autoSpaceDE w:val="0"/>
        <w:autoSpaceDN w:val="0"/>
        <w:adjustRightInd w:val="0"/>
        <w:ind w:left="640" w:hanging="640"/>
        <w:jc w:val="left"/>
        <w:rPr>
          <w:rFonts w:hint="eastAsia"/>
        </w:rPr>
      </w:pPr>
      <w:r>
        <w:fldChar w:fldCharType="end"/>
      </w:r>
    </w:p>
    <w:sectPr w:rsidR="002C6C63" w:rsidRPr="00353DC1" w:rsidSect="00344657">
      <w:pgSz w:w="12240" w:h="15840"/>
      <w:pgMar w:top="1440" w:right="1800" w:bottom="1440" w:left="180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1B69EB" w:rsidRDefault="001B69EB" w:rsidP="00E51228">
      <w:r>
        <w:separator/>
      </w:r>
    </w:p>
  </w:endnote>
  <w:endnote w:type="continuationSeparator" w:id="0">
    <w:p w:rsidR="001B69EB" w:rsidRDefault="001B69EB" w:rsidP="00E512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1B69EB" w:rsidRDefault="001B69EB" w:rsidP="00E51228">
      <w:r>
        <w:separator/>
      </w:r>
    </w:p>
  </w:footnote>
  <w:footnote w:type="continuationSeparator" w:id="0">
    <w:p w:rsidR="001B69EB" w:rsidRDefault="001B69EB" w:rsidP="00E5122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01EF"/>
    <w:rsid w:val="00000ADB"/>
    <w:rsid w:val="000902D1"/>
    <w:rsid w:val="00117722"/>
    <w:rsid w:val="001701EF"/>
    <w:rsid w:val="001B69EB"/>
    <w:rsid w:val="002C6C63"/>
    <w:rsid w:val="00344657"/>
    <w:rsid w:val="00353DC1"/>
    <w:rsid w:val="003546CA"/>
    <w:rsid w:val="003F1AFF"/>
    <w:rsid w:val="004A760E"/>
    <w:rsid w:val="005A6878"/>
    <w:rsid w:val="005A79B3"/>
    <w:rsid w:val="00622E12"/>
    <w:rsid w:val="00691D05"/>
    <w:rsid w:val="00917491"/>
    <w:rsid w:val="009956A6"/>
    <w:rsid w:val="009A7AF0"/>
    <w:rsid w:val="00A4669D"/>
    <w:rsid w:val="00B57A26"/>
    <w:rsid w:val="00C371FE"/>
    <w:rsid w:val="00D8352D"/>
    <w:rsid w:val="00E51228"/>
    <w:rsid w:val="00EE67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37DBA7"/>
  <w15:chartTrackingRefBased/>
  <w15:docId w15:val="{53155E78-6A0B-1846-BF46-42264B4C7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uiPriority w:val="99"/>
    <w:semiHidden/>
    <w:unhideWhenUsed/>
    <w:rsid w:val="00E51228"/>
    <w:pPr>
      <w:snapToGrid w:val="0"/>
      <w:jc w:val="left"/>
    </w:pPr>
    <w:rPr>
      <w:sz w:val="18"/>
      <w:szCs w:val="18"/>
    </w:rPr>
  </w:style>
  <w:style w:type="character" w:customStyle="1" w:styleId="a4">
    <w:name w:val="脚注文本 字符"/>
    <w:basedOn w:val="a0"/>
    <w:link w:val="a3"/>
    <w:uiPriority w:val="99"/>
    <w:semiHidden/>
    <w:rsid w:val="00E51228"/>
    <w:rPr>
      <w:sz w:val="18"/>
      <w:szCs w:val="18"/>
    </w:rPr>
  </w:style>
  <w:style w:type="character" w:styleId="a5">
    <w:name w:val="footnote reference"/>
    <w:basedOn w:val="a0"/>
    <w:uiPriority w:val="99"/>
    <w:semiHidden/>
    <w:unhideWhenUsed/>
    <w:rsid w:val="00E512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5270875">
      <w:bodyDiv w:val="1"/>
      <w:marLeft w:val="0"/>
      <w:marRight w:val="0"/>
      <w:marTop w:val="0"/>
      <w:marBottom w:val="0"/>
      <w:divBdr>
        <w:top w:val="none" w:sz="0" w:space="0" w:color="auto"/>
        <w:left w:val="none" w:sz="0" w:space="0" w:color="auto"/>
        <w:bottom w:val="none" w:sz="0" w:space="0" w:color="auto"/>
        <w:right w:val="none" w:sz="0" w:space="0" w:color="auto"/>
      </w:divBdr>
      <w:divsChild>
        <w:div w:id="726339432">
          <w:marLeft w:val="0"/>
          <w:marRight w:val="0"/>
          <w:marTop w:val="0"/>
          <w:marBottom w:val="0"/>
          <w:divBdr>
            <w:top w:val="none" w:sz="0" w:space="0" w:color="auto"/>
            <w:left w:val="none" w:sz="0" w:space="0" w:color="auto"/>
            <w:bottom w:val="none" w:sz="0" w:space="0" w:color="auto"/>
            <w:right w:val="none" w:sz="0" w:space="0" w:color="auto"/>
          </w:divBdr>
          <w:divsChild>
            <w:div w:id="385950633">
              <w:marLeft w:val="0"/>
              <w:marRight w:val="0"/>
              <w:marTop w:val="0"/>
              <w:marBottom w:val="0"/>
              <w:divBdr>
                <w:top w:val="none" w:sz="0" w:space="0" w:color="auto"/>
                <w:left w:val="none" w:sz="0" w:space="0" w:color="auto"/>
                <w:bottom w:val="none" w:sz="0" w:space="0" w:color="auto"/>
                <w:right w:val="none" w:sz="0" w:space="0" w:color="auto"/>
              </w:divBdr>
              <w:divsChild>
                <w:div w:id="158279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807326">
      <w:bodyDiv w:val="1"/>
      <w:marLeft w:val="0"/>
      <w:marRight w:val="0"/>
      <w:marTop w:val="0"/>
      <w:marBottom w:val="0"/>
      <w:divBdr>
        <w:top w:val="none" w:sz="0" w:space="0" w:color="auto"/>
        <w:left w:val="none" w:sz="0" w:space="0" w:color="auto"/>
        <w:bottom w:val="none" w:sz="0" w:space="0" w:color="auto"/>
        <w:right w:val="none" w:sz="0" w:space="0" w:color="auto"/>
      </w:divBdr>
      <w:divsChild>
        <w:div w:id="1749226717">
          <w:marLeft w:val="0"/>
          <w:marRight w:val="0"/>
          <w:marTop w:val="0"/>
          <w:marBottom w:val="0"/>
          <w:divBdr>
            <w:top w:val="none" w:sz="0" w:space="0" w:color="auto"/>
            <w:left w:val="none" w:sz="0" w:space="0" w:color="auto"/>
            <w:bottom w:val="none" w:sz="0" w:space="0" w:color="auto"/>
            <w:right w:val="none" w:sz="0" w:space="0" w:color="auto"/>
          </w:divBdr>
          <w:divsChild>
            <w:div w:id="1229000197">
              <w:marLeft w:val="0"/>
              <w:marRight w:val="0"/>
              <w:marTop w:val="0"/>
              <w:marBottom w:val="0"/>
              <w:divBdr>
                <w:top w:val="none" w:sz="0" w:space="0" w:color="auto"/>
                <w:left w:val="none" w:sz="0" w:space="0" w:color="auto"/>
                <w:bottom w:val="none" w:sz="0" w:space="0" w:color="auto"/>
                <w:right w:val="none" w:sz="0" w:space="0" w:color="auto"/>
              </w:divBdr>
              <w:divsChild>
                <w:div w:id="1329868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A1230-C076-A846-B1C7-87A09D6FBD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360</Words>
  <Characters>7753</Characters>
  <Application>Microsoft Office Word</Application>
  <DocSecurity>0</DocSecurity>
  <Lines>64</Lines>
  <Paragraphs>18</Paragraphs>
  <ScaleCrop>false</ScaleCrop>
  <Company/>
  <LinksUpToDate>false</LinksUpToDate>
  <CharactersWithSpaces>9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Wenxuan</dc:creator>
  <cp:keywords/>
  <dc:description/>
  <cp:lastModifiedBy>Wang,Wenxuan</cp:lastModifiedBy>
  <cp:revision>2</cp:revision>
  <dcterms:created xsi:type="dcterms:W3CDTF">2020-09-27T03:31:00Z</dcterms:created>
  <dcterms:modified xsi:type="dcterms:W3CDTF">2020-09-27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51f8fc-0deb-35bc-a598-0720cf11487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